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8EB4C4" w14:textId="5801CF6E" w:rsidR="002014EA" w:rsidRDefault="002014EA">
      <w:r>
        <w:t>The Data warehouse Toolkit – Guide to Dimensional modelling</w:t>
      </w:r>
    </w:p>
    <w:p w14:paraId="6C856200" w14:textId="07A0594E" w:rsidR="00037804" w:rsidRDefault="009E6D9F">
      <w:r>
        <w:t>Data Capture and Data Analysis</w:t>
      </w:r>
    </w:p>
    <w:p w14:paraId="68429C5C" w14:textId="538FE480" w:rsidR="009E6D9F" w:rsidRDefault="009E6D9F">
      <w:r>
        <w:t xml:space="preserve">Information is a very important asset and can be used either for operation record keeping or for analytical decision making. Some common attributes of an operational system are they are optimized to process transactional data very efficiently and that they usually don’t keep historical information. </w:t>
      </w:r>
      <w:r w:rsidR="008938BC">
        <w:t xml:space="preserve">On the other hand, the Business intelligence systems are used to measure and evaluate performance. History is normally preserved. </w:t>
      </w:r>
    </w:p>
    <w:p w14:paraId="523DD944" w14:textId="40E83AA9" w:rsidR="008938BC" w:rsidRDefault="008938BC">
      <w:r>
        <w:t xml:space="preserve">What is </w:t>
      </w:r>
      <w:r w:rsidR="00AD2517">
        <w:t>the</w:t>
      </w:r>
      <w:r>
        <w:t xml:space="preserve"> goal of a data warehouse?</w:t>
      </w:r>
    </w:p>
    <w:p w14:paraId="2F91025F" w14:textId="55C9899D" w:rsidR="008938BC" w:rsidRDefault="008938BC">
      <w:r>
        <w:t xml:space="preserve">To provide a scalable, efficient and easy way to access information </w:t>
      </w:r>
    </w:p>
    <w:p w14:paraId="2FB11DA2" w14:textId="3999E566" w:rsidR="008938BC" w:rsidRDefault="008938BC">
      <w:r>
        <w:t xml:space="preserve">The way the data are structured should be understandable and </w:t>
      </w:r>
      <w:r w:rsidR="00AD2517">
        <w:t>intuitive to</w:t>
      </w:r>
      <w:r>
        <w:t xml:space="preserve"> business users and not only to developers</w:t>
      </w:r>
      <w:r w:rsidR="00C012C5">
        <w:t xml:space="preserve">. In </w:t>
      </w:r>
      <w:r w:rsidR="00AD2517">
        <w:t>addition,</w:t>
      </w:r>
      <w:r w:rsidR="00C012C5">
        <w:t xml:space="preserve"> the users should be able to use tools to access the data without large wait times – querying of the database should be fast</w:t>
      </w:r>
    </w:p>
    <w:p w14:paraId="6002443B" w14:textId="70F48D79" w:rsidR="00534942" w:rsidRDefault="00534942" w:rsidP="00534942">
      <w:pPr>
        <w:spacing w:after="0"/>
      </w:pPr>
      <w:r>
        <w:t>In addition, they data should be clean, consistent and credible – data quality is a very important aspect</w:t>
      </w:r>
    </w:p>
    <w:p w14:paraId="74A9DC7E" w14:textId="6E12FF60" w:rsidR="00534942" w:rsidRDefault="00534942">
      <w:r>
        <w:t>There should be a single version of truth of the data</w:t>
      </w:r>
    </w:p>
    <w:p w14:paraId="69DC04A7" w14:textId="1D0121CD" w:rsidR="00CC0C7D" w:rsidRDefault="00CC0C7D">
      <w:r>
        <w:t>A data warehouse can help decision making – it’s a decision support system</w:t>
      </w:r>
    </w:p>
    <w:p w14:paraId="4F7A6DD1" w14:textId="24A05116" w:rsidR="00CC0C7D" w:rsidRDefault="00CC0C7D">
      <w:r>
        <w:t xml:space="preserve">But </w:t>
      </w:r>
      <w:r w:rsidR="003C4391">
        <w:t>to</w:t>
      </w:r>
      <w:r>
        <w:t xml:space="preserve"> be successful – the business users should actively use it and the management of a business or organization should perceive it as strategic. </w:t>
      </w:r>
    </w:p>
    <w:p w14:paraId="35538AF7" w14:textId="0463603C" w:rsidR="00CA4018" w:rsidRDefault="0063516E">
      <w:r>
        <w:t>Dimension modelling can provide data that are easy to understand and can improve query efficiency</w:t>
      </w:r>
    </w:p>
    <w:p w14:paraId="736FA1C1" w14:textId="0CB348DA" w:rsidR="0063516E" w:rsidRDefault="0063516E">
      <w:r>
        <w:t xml:space="preserve">ETL </w:t>
      </w:r>
      <w:r w:rsidR="00300B1F">
        <w:t>-The extract transform and Load system</w:t>
      </w:r>
    </w:p>
    <w:p w14:paraId="54FE8EFD" w14:textId="374F7A73" w:rsidR="00F660E9" w:rsidRDefault="00232B74">
      <w:r>
        <w:t>Database systems, a practical approach</w:t>
      </w:r>
    </w:p>
    <w:p w14:paraId="7F194F09" w14:textId="73ED55CD" w:rsidR="00232B74" w:rsidRDefault="00232B74" w:rsidP="00232B74">
      <w:pPr>
        <w:rPr>
          <w:i/>
        </w:rPr>
      </w:pPr>
      <w:r w:rsidRPr="00232B74">
        <w:rPr>
          <w:i/>
        </w:rPr>
        <w:t>Business intelligence (BI) is an umbrella term that refers to the processes for collecting and analyzing data, the technologies used in these processes, and the information obtained from these processes with the purpose of facilitating corporate decision making</w:t>
      </w:r>
    </w:p>
    <w:p w14:paraId="73019B8C" w14:textId="4AA6B031" w:rsidR="00232B74" w:rsidRDefault="00232B74" w:rsidP="00232B74">
      <w:r>
        <w:t>A single integrated view of the data is presented to the user</w:t>
      </w:r>
    </w:p>
    <w:p w14:paraId="204A8D17" w14:textId="727E777E" w:rsidR="00DA037B" w:rsidRDefault="00DA037B" w:rsidP="00232B74">
      <w:pPr>
        <w:rPr>
          <w:b/>
        </w:rPr>
      </w:pPr>
      <w:r w:rsidRPr="00DA037B">
        <w:rPr>
          <w:b/>
        </w:rPr>
        <w:t>Data Integration</w:t>
      </w:r>
      <w:r w:rsidR="0055238F">
        <w:rPr>
          <w:b/>
        </w:rPr>
        <w:t xml:space="preserve"> </w:t>
      </w:r>
      <w:r w:rsidR="0040152C">
        <w:rPr>
          <w:b/>
        </w:rPr>
        <w:t xml:space="preserve">(the data warehouse </w:t>
      </w:r>
      <w:proofErr w:type="spellStart"/>
      <w:r w:rsidR="0040152C">
        <w:rPr>
          <w:b/>
        </w:rPr>
        <w:t>etl</w:t>
      </w:r>
      <w:proofErr w:type="spellEnd"/>
      <w:r w:rsidR="0040152C">
        <w:rPr>
          <w:b/>
        </w:rPr>
        <w:t xml:space="preserve"> </w:t>
      </w:r>
      <w:proofErr w:type="spellStart"/>
      <w:r w:rsidR="0040152C">
        <w:rPr>
          <w:b/>
        </w:rPr>
        <w:t>tooklit</w:t>
      </w:r>
      <w:proofErr w:type="spellEnd"/>
      <w:r w:rsidR="0040152C">
        <w:rPr>
          <w:b/>
        </w:rPr>
        <w:t>)</w:t>
      </w:r>
    </w:p>
    <w:p w14:paraId="6F367B72" w14:textId="5ED485FE" w:rsidR="00DA037B" w:rsidRDefault="00DA037B" w:rsidP="00DA037B">
      <w:pPr>
        <w:jc w:val="both"/>
      </w:pPr>
      <w:r>
        <w:t xml:space="preserve">Significant Data Integration sometimes can happen before the data are imported in a data warehouse, for example when a business has an ERP. But even in those cases, it is likely that other </w:t>
      </w:r>
      <w:r w:rsidR="004D3A6A">
        <w:t>systems and data sources exist outside of the ERP system</w:t>
      </w:r>
    </w:p>
    <w:p w14:paraId="668B7D6E" w14:textId="23ED407F" w:rsidR="005D2844" w:rsidRPr="00DA037B" w:rsidRDefault="005D2844" w:rsidP="00DA037B">
      <w:pPr>
        <w:jc w:val="both"/>
      </w:pPr>
      <w:r>
        <w:t xml:space="preserve">A data warehouse is not a project, it consists of many projects. Each data mart is a separate project with its own timeline - each data mart contains conformed dimensions so that each integrates into a single cohesive unit, the enterprise data warehouse. A better term is that a data warehouse is a process. </w:t>
      </w:r>
    </w:p>
    <w:p w14:paraId="77C216D9" w14:textId="6B57E542" w:rsidR="00232B74" w:rsidRDefault="0044301D" w:rsidP="00232B74">
      <w:r>
        <w:t>ETL</w:t>
      </w:r>
    </w:p>
    <w:p w14:paraId="092A7481" w14:textId="269005E9" w:rsidR="00C611FB" w:rsidRDefault="0044301D" w:rsidP="00970879">
      <w:pPr>
        <w:jc w:val="both"/>
      </w:pPr>
      <w:r>
        <w:t xml:space="preserve">ETL stands for Extract, Transform and Load and it’s a term widely used in data warehousing. </w:t>
      </w:r>
      <w:r w:rsidR="002C622B">
        <w:t xml:space="preserve">The ETL system is the backbone of a data warehouse as it is responsible for the extraction of the data from external </w:t>
      </w:r>
      <w:r w:rsidR="002C622B">
        <w:lastRenderedPageBreak/>
        <w:t xml:space="preserve">sources, the cleaning of the data and the loading of the data into the data warehouse. The design and implementation of an ETL system is a complex project divided into many subtasks. There are many different methodologies, tools and technologies for ETL development and implementation. ETL </w:t>
      </w:r>
      <w:r w:rsidR="00961CF9">
        <w:t xml:space="preserve">design </w:t>
      </w:r>
      <w:r w:rsidR="002C622B">
        <w:t xml:space="preserve">is a </w:t>
      </w:r>
      <w:r w:rsidR="00961CF9">
        <w:t xml:space="preserve">significant </w:t>
      </w:r>
      <w:r w:rsidR="002C622B">
        <w:t xml:space="preserve">part of the Business Intelligence lifecycle </w:t>
      </w:r>
      <w:r w:rsidR="00961CF9">
        <w:fldChar w:fldCharType="begin"/>
      </w:r>
      <w:r w:rsidR="00961CF9">
        <w:instrText>ADDIN RW.CITE{{doc:5bd84560e4b0954dddb1d470 Moss,LarissaT. 2003}}</w:instrText>
      </w:r>
      <w:r w:rsidR="00961CF9">
        <w:fldChar w:fldCharType="separate"/>
      </w:r>
      <w:r w:rsidR="00961CF9" w:rsidRPr="00961CF9">
        <w:rPr>
          <w:rFonts w:ascii="Calibri" w:hAnsi="Calibri" w:cs="Calibri"/>
          <w:bCs/>
        </w:rPr>
        <w:t xml:space="preserve">(Moss and </w:t>
      </w:r>
      <w:proofErr w:type="spellStart"/>
      <w:r w:rsidR="00961CF9" w:rsidRPr="00961CF9">
        <w:rPr>
          <w:rFonts w:ascii="Calibri" w:hAnsi="Calibri" w:cs="Calibri"/>
          <w:bCs/>
        </w:rPr>
        <w:t>Atre</w:t>
      </w:r>
      <w:proofErr w:type="spellEnd"/>
      <w:r w:rsidR="00961CF9" w:rsidRPr="00961CF9">
        <w:rPr>
          <w:rFonts w:ascii="Calibri" w:hAnsi="Calibri" w:cs="Calibri"/>
          <w:bCs/>
        </w:rPr>
        <w:t xml:space="preserve"> Shaku, 2003)</w:t>
      </w:r>
      <w:r w:rsidR="00961CF9">
        <w:fldChar w:fldCharType="end"/>
      </w:r>
      <w:r w:rsidR="00961CF9">
        <w:t xml:space="preserve">.  Before implementing any data flows, The ETL Team should take into consideration </w:t>
      </w:r>
      <w:r w:rsidR="00C03C64">
        <w:t xml:space="preserve">the business requirements and plan the ETL solution accordingly. </w:t>
      </w:r>
    </w:p>
    <w:p w14:paraId="4A7EB2F4" w14:textId="3134DE97" w:rsidR="00C611FB" w:rsidRDefault="00C611FB" w:rsidP="00970879">
      <w:pPr>
        <w:jc w:val="both"/>
      </w:pPr>
      <w:r>
        <w:t xml:space="preserve">The Extract Step: The Extract Step of the ETL process should be planned based on the business needs. </w:t>
      </w:r>
      <w:r w:rsidRPr="00C611FB">
        <w:t>The business requirements set by end users define the data sources or specific entities and attributes of an operational system that need to be considered for integration into the data warehouse</w:t>
      </w:r>
      <w:r w:rsidR="006A4D37">
        <w:t>. Data Sources or other database objects that are not useful for analysis should not be considered.</w:t>
      </w:r>
    </w:p>
    <w:p w14:paraId="17EE7525" w14:textId="24B592AE" w:rsidR="007D736E" w:rsidRDefault="007D736E" w:rsidP="00970879">
      <w:pPr>
        <w:jc w:val="both"/>
      </w:pPr>
      <w:r>
        <w:t>The Transform Step: Part of the Transform step is also driven by</w:t>
      </w:r>
      <w:r w:rsidR="00325F51">
        <w:t xml:space="preserve"> the business needs. Specific Business rules are applied at this step. The data are cleaned, conformed and ready to be imported in the data warehouse. </w:t>
      </w:r>
    </w:p>
    <w:p w14:paraId="3E2E16B8" w14:textId="1FF04F96" w:rsidR="00C611FB" w:rsidRDefault="00325F51" w:rsidP="00970879">
      <w:pPr>
        <w:jc w:val="both"/>
      </w:pPr>
      <w:r>
        <w:t>The Load Step: The end users want to have easy access to information and they should be abl</w:t>
      </w:r>
      <w:r w:rsidR="00593780">
        <w:t>e to understand the underlying data model. The Business Intelligence Team should chose a data model that is</w:t>
      </w:r>
      <w:r w:rsidR="0007609C">
        <w:t xml:space="preserve"> simple, scalable and efficient and the ETL Team needs then to design the ETL processes to load the data efficiently in the data structure that has been implemented based on the chosen data model. </w:t>
      </w:r>
    </w:p>
    <w:p w14:paraId="5AD3758B" w14:textId="000F1C85" w:rsidR="003A2BA4" w:rsidRDefault="003A2BA4" w:rsidP="00970879">
      <w:pPr>
        <w:jc w:val="both"/>
      </w:pPr>
      <w:r>
        <w:t>An additional business requirement that affects all of the steps above i</w:t>
      </w:r>
      <w:r w:rsidR="00A32BFA">
        <w:t xml:space="preserve">s the data latency requirement </w:t>
      </w:r>
      <w:r w:rsidR="00A32BFA">
        <w:fldChar w:fldCharType="begin"/>
      </w:r>
      <w:r w:rsidR="00A32BFA">
        <w:instrText>ADDIN RW.CITE{{doc:5be6d88fe4b04998503d90ec KimballRalph,CasertaJoe 2004}}</w:instrText>
      </w:r>
      <w:r w:rsidR="00A32BFA">
        <w:fldChar w:fldCharType="separate"/>
      </w:r>
      <w:r w:rsidR="00A32BFA" w:rsidRPr="00A32BFA">
        <w:rPr>
          <w:rFonts w:ascii="Calibri" w:hAnsi="Calibri" w:cs="Calibri"/>
          <w:bCs/>
        </w:rPr>
        <w:t>(Kimball Ralph, 2004)</w:t>
      </w:r>
      <w:r w:rsidR="00A32BFA">
        <w:fldChar w:fldCharType="end"/>
      </w:r>
      <w:r w:rsidR="00A32BFA">
        <w:t xml:space="preserve">. The </w:t>
      </w:r>
      <w:r w:rsidR="002555E6">
        <w:t>frequency the</w:t>
      </w:r>
      <w:r w:rsidR="00A32BFA">
        <w:t xml:space="preserve"> data warehouse needs to be updated with fresh data is one of the most important aspects to consider by the design of an ETL solution.</w:t>
      </w:r>
      <w:bookmarkStart w:id="0" w:name="_GoBack"/>
      <w:bookmarkEnd w:id="0"/>
      <w:r w:rsidR="00A32BFA">
        <w:t xml:space="preserve">  </w:t>
      </w:r>
    </w:p>
    <w:p w14:paraId="6129E610" w14:textId="5D7BB728" w:rsidR="0007609C" w:rsidRDefault="00224E51" w:rsidP="00970879">
      <w:pPr>
        <w:jc w:val="both"/>
      </w:pPr>
      <w:r>
        <w:t>To conclude, it is obvious that the ETL design and implementation is driven by the business requirements</w:t>
      </w:r>
    </w:p>
    <w:p w14:paraId="202EBE1A" w14:textId="77777777" w:rsidR="00F51617" w:rsidRDefault="00F51617" w:rsidP="00970879">
      <w:pPr>
        <w:jc w:val="both"/>
      </w:pPr>
    </w:p>
    <w:p w14:paraId="04632A3C" w14:textId="3C706060" w:rsidR="0044301D" w:rsidRPr="00232B74" w:rsidRDefault="0024012E" w:rsidP="00970879">
      <w:pPr>
        <w:jc w:val="both"/>
      </w:pPr>
      <w:r>
        <w:t>The business requirements set by end users define the</w:t>
      </w:r>
      <w:r w:rsidR="00C03C64">
        <w:t xml:space="preserve"> data sources</w:t>
      </w:r>
      <w:r>
        <w:t xml:space="preserve"> or </w:t>
      </w:r>
      <w:r>
        <w:t xml:space="preserve">specific entities and attributes </w:t>
      </w:r>
      <w:r>
        <w:t>of an</w:t>
      </w:r>
      <w:r>
        <w:t xml:space="preserve"> operational system</w:t>
      </w:r>
      <w:r w:rsidR="00C03C64">
        <w:t xml:space="preserve"> that need to be consider</w:t>
      </w:r>
      <w:r>
        <w:t>ed</w:t>
      </w:r>
      <w:r w:rsidR="00C03C64">
        <w:t xml:space="preserve"> for integration into the data wa</w:t>
      </w:r>
      <w:r>
        <w:t>rehouse. The end users also define the business rules that should be appli</w:t>
      </w:r>
      <w:r w:rsidR="00C611FB">
        <w:t xml:space="preserve">ed in the transformation stage. </w:t>
      </w:r>
    </w:p>
    <w:p w14:paraId="7CF0E1F0" w14:textId="77777777" w:rsidR="00232B74" w:rsidRDefault="00232B74"/>
    <w:p w14:paraId="21F52FC9" w14:textId="77777777" w:rsidR="00F660E9" w:rsidRDefault="00F660E9"/>
    <w:p w14:paraId="262E3590" w14:textId="77777777" w:rsidR="008938BC" w:rsidRDefault="008938BC"/>
    <w:sectPr w:rsidR="008938B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6D9F"/>
    <w:rsid w:val="0007609C"/>
    <w:rsid w:val="002014EA"/>
    <w:rsid w:val="00224E51"/>
    <w:rsid w:val="00232B74"/>
    <w:rsid w:val="0024012E"/>
    <w:rsid w:val="002555E6"/>
    <w:rsid w:val="002C622B"/>
    <w:rsid w:val="00300B1F"/>
    <w:rsid w:val="00325F51"/>
    <w:rsid w:val="003A2BA4"/>
    <w:rsid w:val="003C4391"/>
    <w:rsid w:val="0040152C"/>
    <w:rsid w:val="0044301D"/>
    <w:rsid w:val="004D3A6A"/>
    <w:rsid w:val="00534942"/>
    <w:rsid w:val="0055238F"/>
    <w:rsid w:val="00584EA4"/>
    <w:rsid w:val="00593780"/>
    <w:rsid w:val="005D2844"/>
    <w:rsid w:val="0063516E"/>
    <w:rsid w:val="0069450C"/>
    <w:rsid w:val="006A4D37"/>
    <w:rsid w:val="007D736E"/>
    <w:rsid w:val="008938BC"/>
    <w:rsid w:val="00961CF9"/>
    <w:rsid w:val="00970879"/>
    <w:rsid w:val="009C65A7"/>
    <w:rsid w:val="009E6D9F"/>
    <w:rsid w:val="00A32BFA"/>
    <w:rsid w:val="00AD2517"/>
    <w:rsid w:val="00C012C5"/>
    <w:rsid w:val="00C03C64"/>
    <w:rsid w:val="00C611FB"/>
    <w:rsid w:val="00C64EC9"/>
    <w:rsid w:val="00CA4018"/>
    <w:rsid w:val="00CA6570"/>
    <w:rsid w:val="00CC0C7D"/>
    <w:rsid w:val="00DA037B"/>
    <w:rsid w:val="00EE6B2B"/>
    <w:rsid w:val="00F51617"/>
    <w:rsid w:val="00F660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46559F"/>
  <w15:chartTrackingRefBased/>
  <w15:docId w15:val="{D02D5D41-38F6-4E11-8459-C51FEFB3F4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1</TotalTime>
  <Pages>2</Pages>
  <Words>739</Words>
  <Characters>4218</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goris Moumtzis</dc:creator>
  <cp:keywords/>
  <dc:description/>
  <cp:lastModifiedBy>gmoumtzis</cp:lastModifiedBy>
  <cp:revision>33</cp:revision>
  <dcterms:created xsi:type="dcterms:W3CDTF">2018-11-01T12:41:00Z</dcterms:created>
  <dcterms:modified xsi:type="dcterms:W3CDTF">2018-11-10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d72d24e4b0954dddb1be03</vt:lpwstr>
  </property>
  <property fmtid="{D5CDD505-2E9C-101B-9397-08002B2CF9AE}" pid="3" name="WnCSubscriberId">
    <vt:lpwstr>0</vt:lpwstr>
  </property>
  <property fmtid="{D5CDD505-2E9C-101B-9397-08002B2CF9AE}" pid="4" name="WnCOutputStyleId">
    <vt:lpwstr>rwuserstyle:592fc97ae4b0637ebd21b7f2</vt:lpwstr>
  </property>
  <property fmtid="{D5CDD505-2E9C-101B-9397-08002B2CF9AE}" pid="5" name="RWProductId">
    <vt:lpwstr>Flow</vt:lpwstr>
  </property>
  <property fmtid="{D5CDD505-2E9C-101B-9397-08002B2CF9AE}" pid="6" name="WnC4Folder">
    <vt:lpwstr>Documents///Data Capture and Data Analysis</vt:lpwstr>
  </property>
</Properties>
</file>